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Os RecSys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7EEAE933" w:rsidR="00335350" w:rsidRDefault="0089092D" w:rsidP="005C5C59">
      <w:pPr>
        <w:spacing w:after="120" w:line="360" w:lineRule="auto"/>
        <w:ind w:firstLine="851"/>
        <w:jc w:val="both"/>
      </w:pPr>
      <w:r>
        <w:t>Os sistemas de recomendação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Aonde muitos viram esse problema e criaram uma nova maneira de anunciar os “produtos musicais” online, que é o streaming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Com o streaming musical, as pessoas passaram a consumir mais os sistemas de streaming,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streaming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4BB077A2" w:rsidR="00DD0B93" w:rsidRDefault="00DD0B93" w:rsidP="005C5C59">
      <w:pPr>
        <w:spacing w:after="120" w:line="360" w:lineRule="auto"/>
        <w:ind w:firstLine="851"/>
        <w:jc w:val="both"/>
      </w:pPr>
      <w:r>
        <w:t>O</w:t>
      </w:r>
      <w:r w:rsidR="00331A3F">
        <w:t>s</w:t>
      </w:r>
      <w:r>
        <w:t xml:space="preserve"> </w:t>
      </w:r>
      <w:r w:rsidR="00331A3F">
        <w:t>sistemas de</w:t>
      </w:r>
      <w:r>
        <w:t xml:space="preserve"> streaming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streaming </w:t>
      </w:r>
      <w:r w:rsidR="00564BD3">
        <w:t xml:space="preserve">de </w:t>
      </w:r>
      <w:r w:rsidR="008376AE">
        <w:t xml:space="preserve">áudio, mais especificamente, o streaming disponível nas </w:t>
      </w:r>
      <w:r w:rsidR="003A7633" w:rsidRPr="00C71947">
        <w:rPr>
          <w:i/>
          <w:iCs/>
        </w:rPr>
        <w:t>API’</w:t>
      </w:r>
      <w:r w:rsidR="008376AE" w:rsidRPr="00C71947">
        <w:rPr>
          <w:i/>
          <w:iCs/>
        </w:rPr>
        <w:t>s</w:t>
      </w:r>
      <w:r w:rsidR="008376AE">
        <w:t xml:space="preserve"> do Spotify.</w:t>
      </w:r>
    </w:p>
    <w:p w14:paraId="77EB8EAB" w14:textId="3E5C89B7" w:rsidR="005429E9" w:rsidRDefault="005429E9" w:rsidP="005C5C59">
      <w:pPr>
        <w:spacing w:after="120" w:line="360" w:lineRule="auto"/>
        <w:ind w:firstLine="851"/>
        <w:jc w:val="both"/>
      </w:pPr>
      <w:r>
        <w:t>O</w:t>
      </w:r>
      <w:bookmarkStart w:id="0" w:name="_GoBack"/>
      <w:bookmarkEnd w:id="0"/>
      <w:r>
        <w:t xml:space="preserve"> streaming de </w:t>
      </w:r>
      <w:r w:rsidR="00C52103">
        <w:t>áudio</w:t>
      </w:r>
      <w:r>
        <w:t xml:space="preserve"> é semelhante a transmissão de radio tradicional, exceto que é utilizado a internet para enviar e receber os áudios, ao invés de utilizar ondas aéreas.</w:t>
      </w:r>
      <w:r w:rsidR="00C52103">
        <w:t xml:space="preserve"> Assim como o ato de ligar um radio o streaming de áudio é reproduzido em tempo real</w:t>
      </w:r>
      <w:r w:rsidR="00932678">
        <w:t>. O que é muito mais conveniente do que baixar uma música online e então consumi-la.</w:t>
      </w:r>
      <w:r w:rsidR="00000A26">
        <w:t xml:space="preserve"> </w:t>
      </w:r>
      <w:r w:rsidR="00F468DB">
        <w:fldChar w:fldCharType="begin" w:fldLock="1"/>
      </w:r>
      <w:r w:rsidR="00F468DB">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1A825287" w14:textId="4F977305" w:rsidR="002B42A3" w:rsidRDefault="001A4D94" w:rsidP="005C5C59">
      <w:pPr>
        <w:spacing w:after="120" w:line="360" w:lineRule="auto"/>
        <w:ind w:firstLine="851"/>
        <w:jc w:val="both"/>
      </w:pPr>
      <w:r>
        <w:t>Spotify é o um serviço de musica</w:t>
      </w:r>
    </w:p>
    <w:p w14:paraId="788738CD" w14:textId="77777777" w:rsidR="005E6A26" w:rsidRDefault="005E6A26" w:rsidP="005C5C59">
      <w:pPr>
        <w:spacing w:after="120" w:line="360" w:lineRule="auto"/>
        <w:ind w:firstLine="851"/>
        <w:jc w:val="both"/>
      </w:pPr>
    </w:p>
    <w:p w14:paraId="5B67227E" w14:textId="77777777" w:rsidR="008F067A" w:rsidRDefault="008F067A" w:rsidP="005C5C59">
      <w:pPr>
        <w:spacing w:after="120" w:line="360" w:lineRule="auto"/>
        <w:ind w:firstLine="851"/>
        <w:jc w:val="both"/>
      </w:pPr>
    </w:p>
    <w:p w14:paraId="1AC42BAB" w14:textId="4B54CB9A" w:rsidR="003A1CD1" w:rsidRDefault="003A1CD1" w:rsidP="005C5C59">
      <w:pPr>
        <w:spacing w:after="120" w:line="360" w:lineRule="auto"/>
        <w:jc w:val="both"/>
      </w:pPr>
      <w:r>
        <w:t>-------------------------------------</w:t>
      </w:r>
    </w:p>
    <w:p w14:paraId="3F95023B" w14:textId="77777777" w:rsidR="003A1CD1" w:rsidRDefault="00DB6A55" w:rsidP="00DB6A55">
      <w:pPr>
        <w:spacing w:after="120" w:line="360" w:lineRule="auto"/>
        <w:ind w:firstLine="851"/>
        <w:jc w:val="both"/>
      </w:pPr>
      <w:r>
        <w:t xml:space="preserve">Sistemas de </w:t>
      </w:r>
      <w:r w:rsidR="0022050D">
        <w:t>Recomendação</w:t>
      </w:r>
    </w:p>
    <w:p w14:paraId="3BD07689" w14:textId="77777777" w:rsidR="003A1CD1" w:rsidRDefault="003A1CD1" w:rsidP="00DB6A55">
      <w:pPr>
        <w:spacing w:after="120" w:line="360" w:lineRule="auto"/>
        <w:ind w:firstLine="851"/>
        <w:jc w:val="both"/>
      </w:pPr>
      <w:r>
        <w:t xml:space="preserve">- </w:t>
      </w:r>
      <w:r w:rsidR="00DB6A55">
        <w:t xml:space="preserve">conceito </w:t>
      </w:r>
    </w:p>
    <w:p w14:paraId="7F557996" w14:textId="77777777" w:rsidR="003A1CD1" w:rsidRDefault="003A1CD1" w:rsidP="00DB6A55">
      <w:pPr>
        <w:spacing w:after="120" w:line="360" w:lineRule="auto"/>
        <w:ind w:firstLine="851"/>
        <w:jc w:val="both"/>
      </w:pPr>
      <w:r>
        <w:t xml:space="preserve">- </w:t>
      </w:r>
      <w:r w:rsidR="0022050D">
        <w:t>histórico</w:t>
      </w:r>
      <w:r w:rsidR="00DB6A55">
        <w:t xml:space="preserve"> </w:t>
      </w:r>
    </w:p>
    <w:p w14:paraId="0CDBE3CA" w14:textId="77777777" w:rsidR="003A1CD1" w:rsidRDefault="003A1CD1" w:rsidP="00DB6A55">
      <w:pPr>
        <w:spacing w:after="120" w:line="360" w:lineRule="auto"/>
        <w:ind w:firstLine="851"/>
        <w:jc w:val="both"/>
      </w:pPr>
      <w:r>
        <w:t xml:space="preserve">- </w:t>
      </w:r>
      <w:r w:rsidR="00DB6A55">
        <w:t xml:space="preserve">Exemplos de uso </w:t>
      </w:r>
    </w:p>
    <w:p w14:paraId="35B314D3" w14:textId="28FB23E5" w:rsidR="003A1CD1" w:rsidRDefault="003A1CD1" w:rsidP="00DB6A55">
      <w:pPr>
        <w:spacing w:after="120" w:line="360" w:lineRule="auto"/>
        <w:ind w:firstLine="851"/>
        <w:jc w:val="both"/>
      </w:pPr>
      <w:r>
        <w:t xml:space="preserve">- </w:t>
      </w:r>
      <w:r w:rsidR="00DB6A55">
        <w:t xml:space="preserve">Sistemas de </w:t>
      </w:r>
      <w:r w:rsidR="0022050D">
        <w:t>Recomendação</w:t>
      </w:r>
      <w:r w:rsidR="00DB6A55">
        <w:t xml:space="preserve"> para </w:t>
      </w:r>
      <w:r w:rsidR="0022050D">
        <w:t>Streaming</w:t>
      </w:r>
      <w:r w:rsidR="00DB6A55">
        <w:t xml:space="preserve"> </w:t>
      </w:r>
    </w:p>
    <w:p w14:paraId="45435B3E" w14:textId="5E1FEED5" w:rsidR="00DB6A55" w:rsidRDefault="003A1CD1" w:rsidP="00DB6A55">
      <w:pPr>
        <w:spacing w:after="120" w:line="360" w:lineRule="auto"/>
        <w:ind w:firstLine="851"/>
        <w:jc w:val="both"/>
      </w:pPr>
      <w:r>
        <w:t xml:space="preserve">- </w:t>
      </w:r>
      <w:r w:rsidR="00DB6A55">
        <w:t>Vantagens/desvantagens</w:t>
      </w:r>
    </w:p>
    <w:p w14:paraId="3462CFDE" w14:textId="77777777" w:rsidR="00230DC1" w:rsidRDefault="00230DC1" w:rsidP="00230DC1">
      <w:pPr>
        <w:spacing w:after="120" w:line="360" w:lineRule="auto"/>
        <w:jc w:val="both"/>
      </w:pPr>
    </w:p>
    <w:p w14:paraId="441021C1" w14:textId="77777777" w:rsidR="00DB6A55" w:rsidRDefault="0022050D" w:rsidP="00DB6A55">
      <w:pPr>
        <w:spacing w:after="120" w:line="360" w:lineRule="auto"/>
        <w:ind w:firstLine="851"/>
        <w:jc w:val="both"/>
      </w:pPr>
      <w:r>
        <w:t>Serviços</w:t>
      </w:r>
      <w:r w:rsidR="00DB6A55">
        <w:t xml:space="preserve"> de </w:t>
      </w:r>
      <w:r>
        <w:t>Streaming</w:t>
      </w:r>
      <w:r w:rsidR="00DB6A55">
        <w:t xml:space="preserve"> Musicais </w:t>
      </w:r>
    </w:p>
    <w:p w14:paraId="39EBC6D9" w14:textId="77777777" w:rsidR="00DB6A55" w:rsidRDefault="00DB6A55" w:rsidP="00DB6A55">
      <w:pPr>
        <w:spacing w:after="120" w:line="360" w:lineRule="auto"/>
        <w:ind w:firstLine="851"/>
        <w:jc w:val="both"/>
      </w:pPr>
      <w:r>
        <w:t xml:space="preserve">- conceito </w:t>
      </w:r>
    </w:p>
    <w:p w14:paraId="25385597" w14:textId="77777777" w:rsidR="00DB6A55" w:rsidRDefault="00DB6A55" w:rsidP="00DB6A55">
      <w:pPr>
        <w:spacing w:after="120" w:line="360" w:lineRule="auto"/>
        <w:ind w:firstLine="851"/>
        <w:jc w:val="both"/>
      </w:pPr>
      <w:r>
        <w:t xml:space="preserve">- </w:t>
      </w:r>
      <w:r w:rsidR="0022050D">
        <w:t>histórico</w:t>
      </w:r>
      <w:r>
        <w:t xml:space="preserve"> </w:t>
      </w:r>
    </w:p>
    <w:p w14:paraId="2FCE11EF" w14:textId="77777777" w:rsidR="003A1CD1" w:rsidRDefault="00DB6A55" w:rsidP="00DB6A55">
      <w:pPr>
        <w:spacing w:after="120" w:line="360" w:lineRule="auto"/>
        <w:ind w:firstLine="851"/>
        <w:jc w:val="both"/>
      </w:pPr>
      <w:r>
        <w:t xml:space="preserve">- exemplos </w:t>
      </w:r>
    </w:p>
    <w:p w14:paraId="7D3844C3" w14:textId="2B8D21A1" w:rsidR="00DB6A55" w:rsidRDefault="003A1CD1" w:rsidP="00DB6A55">
      <w:pPr>
        <w:spacing w:after="120" w:line="360" w:lineRule="auto"/>
        <w:ind w:firstLine="851"/>
        <w:jc w:val="both"/>
      </w:pPr>
      <w:r>
        <w:t xml:space="preserve">- </w:t>
      </w:r>
      <w:r w:rsidR="00DB6A55">
        <w:t xml:space="preserve">mais utilizado a partir de alguma </w:t>
      </w:r>
      <w:r w:rsidR="0022050D">
        <w:t>estatística</w:t>
      </w:r>
    </w:p>
    <w:p w14:paraId="72B2F4E8" w14:textId="77777777" w:rsidR="00DB6A55" w:rsidRDefault="00DB6A55" w:rsidP="00DB6A55">
      <w:pPr>
        <w:spacing w:after="120" w:line="360" w:lineRule="auto"/>
        <w:ind w:firstLine="851"/>
        <w:jc w:val="both"/>
      </w:pPr>
    </w:p>
    <w:p w14:paraId="566A6316" w14:textId="77777777" w:rsidR="00DB6A55" w:rsidRDefault="00DB6A55" w:rsidP="00DB6A55">
      <w:pPr>
        <w:spacing w:after="120" w:line="360" w:lineRule="auto"/>
        <w:ind w:firstLine="851"/>
        <w:jc w:val="both"/>
      </w:pPr>
      <w:r>
        <w:t xml:space="preserve">- O que faltam nos sistemas de </w:t>
      </w:r>
      <w:r w:rsidR="0022050D">
        <w:t>recomendação</w:t>
      </w:r>
      <w:r>
        <w:t xml:space="preserve"> musicais para </w:t>
      </w:r>
      <w:r w:rsidR="002B0134">
        <w:t>serviços</w:t>
      </w:r>
      <w:r>
        <w:t xml:space="preserve"> de </w:t>
      </w:r>
      <w:r w:rsidR="0022050D">
        <w:t>streaming</w:t>
      </w:r>
    </w:p>
    <w:p w14:paraId="4A68381B" w14:textId="77777777" w:rsidR="00DB6A55" w:rsidRDefault="00DB6A55" w:rsidP="00807130">
      <w:pPr>
        <w:spacing w:after="120" w:line="360" w:lineRule="auto"/>
        <w:ind w:firstLine="851"/>
        <w:jc w:val="both"/>
      </w:pPr>
      <w:r>
        <w:t>- Formula a tua questão de pesquisa</w:t>
      </w:r>
    </w:p>
    <w:p w14:paraId="1B3D39FB" w14:textId="77777777" w:rsidR="00807130" w:rsidRDefault="00807130" w:rsidP="00807130">
      <w:pPr>
        <w:spacing w:after="120" w:line="360" w:lineRule="auto"/>
        <w:ind w:firstLine="851"/>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no momento em qu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Default="002E72AE" w:rsidP="002E72AE">
      <w:pPr>
        <w:numPr>
          <w:ilvl w:val="0"/>
          <w:numId w:val="22"/>
        </w:numPr>
        <w:spacing w:line="360" w:lineRule="auto"/>
        <w:jc w:val="both"/>
      </w:pPr>
      <w:r>
        <w:t>Selecionar a API a ser utilizada no sistema de recomendação.</w:t>
      </w:r>
    </w:p>
    <w:p w14:paraId="5E5E584A" w14:textId="77777777" w:rsidR="002E72AE" w:rsidRPr="002E72AE" w:rsidRDefault="002E72AE" w:rsidP="002E72AE">
      <w:pPr>
        <w:numPr>
          <w:ilvl w:val="0"/>
          <w:numId w:val="22"/>
        </w:numPr>
        <w:spacing w:line="360" w:lineRule="auto"/>
        <w:jc w:val="both"/>
        <w:rPr>
          <w:color w:val="FF0000"/>
        </w:rPr>
      </w:pPr>
      <w:r w:rsidRPr="002E72AE">
        <w:rPr>
          <w:color w:val="FF0000"/>
        </w:rPr>
        <w:t>Definir os contextos de ambiente a serem utilizados no sistema.</w:t>
      </w:r>
    </w:p>
    <w:p w14:paraId="646DFAB4" w14:textId="77777777" w:rsidR="002E72AE" w:rsidRPr="002E72AE" w:rsidRDefault="002E72AE" w:rsidP="002E72AE">
      <w:pPr>
        <w:numPr>
          <w:ilvl w:val="0"/>
          <w:numId w:val="22"/>
        </w:numPr>
        <w:spacing w:line="360" w:lineRule="auto"/>
        <w:jc w:val="both"/>
        <w:rPr>
          <w:color w:val="FF0000"/>
        </w:rPr>
      </w:pPr>
      <w:r w:rsidRPr="002E72AE">
        <w:rPr>
          <w:color w:val="FF0000"/>
        </w:rPr>
        <w:t xml:space="preserve">Definir os contextos comportamentais do </w:t>
      </w:r>
      <w:r w:rsidR="0022050D" w:rsidRPr="002E72AE">
        <w:rPr>
          <w:color w:val="FF0000"/>
        </w:rPr>
        <w:t>usuário</w:t>
      </w:r>
      <w:r w:rsidRPr="002E72AE">
        <w:rPr>
          <w:color w:val="FF0000"/>
        </w:rPr>
        <w:t xml:space="preserve"> a serem utilizados no</w:t>
      </w:r>
      <w:r>
        <w:rPr>
          <w:color w:val="FF0000"/>
        </w:rPr>
        <w:t xml:space="preserve"> </w:t>
      </w:r>
      <w:r w:rsidRPr="002E72AE">
        <w:rPr>
          <w:color w:val="FF0000"/>
        </w:rPr>
        <w:t>sistema.</w:t>
      </w:r>
    </w:p>
    <w:p w14:paraId="6A37B3D7" w14:textId="77777777" w:rsidR="002E72AE" w:rsidRDefault="002E72AE" w:rsidP="002E72AE">
      <w:pPr>
        <w:numPr>
          <w:ilvl w:val="0"/>
          <w:numId w:val="22"/>
        </w:numPr>
        <w:spacing w:line="360" w:lineRule="auto"/>
        <w:jc w:val="both"/>
      </w:pPr>
      <w:r>
        <w:t xml:space="preserve">Criar a infraestrutura </w:t>
      </w:r>
      <w:r w:rsidR="0022050D">
        <w:t>necessária</w:t>
      </w:r>
      <w:r>
        <w:t xml:space="preserve"> para o armazenamento e relacionamento das </w:t>
      </w:r>
      <w:r w:rsidR="002E128E">
        <w:t>músicas</w:t>
      </w:r>
      <w:r>
        <w:t xml:space="preserve"> com os contextos comportamentais e de ambiente do </w:t>
      </w:r>
      <w:r w:rsidR="0022050D">
        <w:t>usuário</w:t>
      </w:r>
      <w:r>
        <w:t>.</w:t>
      </w:r>
    </w:p>
    <w:p w14:paraId="75FB20E2" w14:textId="77777777" w:rsidR="002E72AE" w:rsidRPr="002E72AE" w:rsidRDefault="002E72AE" w:rsidP="002E72AE">
      <w:pPr>
        <w:numPr>
          <w:ilvl w:val="0"/>
          <w:numId w:val="22"/>
        </w:numPr>
        <w:spacing w:line="360" w:lineRule="auto"/>
        <w:jc w:val="both"/>
        <w:rPr>
          <w:color w:val="FF0000"/>
        </w:rPr>
      </w:pPr>
      <w:r w:rsidRPr="002E72AE">
        <w:rPr>
          <w:color w:val="FF0000"/>
        </w:rPr>
        <w:t xml:space="preserve">Criar um </w:t>
      </w:r>
      <w:r w:rsidR="0022050D" w:rsidRPr="002E72AE">
        <w:rPr>
          <w:color w:val="FF0000"/>
        </w:rPr>
        <w:t>protótipo</w:t>
      </w:r>
      <w:r w:rsidRPr="002E72AE">
        <w:rPr>
          <w:color w:val="FF0000"/>
        </w:rPr>
        <w:t xml:space="preserve"> do sistema de recomendação.</w:t>
      </w:r>
    </w:p>
    <w:p w14:paraId="3E297FE1" w14:textId="77777777" w:rsidR="007F7059" w:rsidRPr="0022050D" w:rsidRDefault="002E72AE" w:rsidP="00E37DA0">
      <w:pPr>
        <w:numPr>
          <w:ilvl w:val="0"/>
          <w:numId w:val="22"/>
        </w:numPr>
        <w:tabs>
          <w:tab w:val="left" w:pos="284"/>
        </w:tabs>
        <w:spacing w:line="360" w:lineRule="auto"/>
        <w:jc w:val="both"/>
      </w:pPr>
      <w:r>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formulários, etc),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98AAA4" w14:textId="77777777" w:rsidR="004D29EE" w:rsidRDefault="004D29EE">
      <w:r>
        <w:separator/>
      </w:r>
    </w:p>
  </w:endnote>
  <w:endnote w:type="continuationSeparator" w:id="0">
    <w:p w14:paraId="48697C6E" w14:textId="77777777" w:rsidR="004D29EE" w:rsidRDefault="004D29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281793" w14:textId="77777777" w:rsidR="004D29EE" w:rsidRDefault="004D29EE">
      <w:r>
        <w:separator/>
      </w:r>
    </w:p>
  </w:footnote>
  <w:footnote w:type="continuationSeparator" w:id="0">
    <w:p w14:paraId="58B6C708" w14:textId="77777777" w:rsidR="004D29EE" w:rsidRDefault="004D29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FE4"/>
    <w:rsid w:val="00012E6A"/>
    <w:rsid w:val="0002527A"/>
    <w:rsid w:val="000321FD"/>
    <w:rsid w:val="00061C5A"/>
    <w:rsid w:val="00065A21"/>
    <w:rsid w:val="000A597A"/>
    <w:rsid w:val="000D6A47"/>
    <w:rsid w:val="000E1EB9"/>
    <w:rsid w:val="000E2F2D"/>
    <w:rsid w:val="000E3C79"/>
    <w:rsid w:val="000E5019"/>
    <w:rsid w:val="00123D9A"/>
    <w:rsid w:val="00130F7F"/>
    <w:rsid w:val="00165849"/>
    <w:rsid w:val="00180923"/>
    <w:rsid w:val="001A0DA6"/>
    <w:rsid w:val="001A4D94"/>
    <w:rsid w:val="001A7098"/>
    <w:rsid w:val="001A7E18"/>
    <w:rsid w:val="001E0948"/>
    <w:rsid w:val="001E2280"/>
    <w:rsid w:val="001E4EC7"/>
    <w:rsid w:val="0020673C"/>
    <w:rsid w:val="00211E74"/>
    <w:rsid w:val="002123CC"/>
    <w:rsid w:val="0022050D"/>
    <w:rsid w:val="00230DC1"/>
    <w:rsid w:val="0023616F"/>
    <w:rsid w:val="00242EB1"/>
    <w:rsid w:val="0026589C"/>
    <w:rsid w:val="00277A52"/>
    <w:rsid w:val="002879D5"/>
    <w:rsid w:val="00287CFF"/>
    <w:rsid w:val="00291587"/>
    <w:rsid w:val="002950F8"/>
    <w:rsid w:val="00295DB4"/>
    <w:rsid w:val="00297757"/>
    <w:rsid w:val="002B0134"/>
    <w:rsid w:val="002B39AA"/>
    <w:rsid w:val="002B42A3"/>
    <w:rsid w:val="002C1CD9"/>
    <w:rsid w:val="002C755C"/>
    <w:rsid w:val="002D509C"/>
    <w:rsid w:val="002E128E"/>
    <w:rsid w:val="002E72AE"/>
    <w:rsid w:val="002F0D5E"/>
    <w:rsid w:val="002F40D2"/>
    <w:rsid w:val="00300D4C"/>
    <w:rsid w:val="00301F8A"/>
    <w:rsid w:val="00311098"/>
    <w:rsid w:val="00331A3F"/>
    <w:rsid w:val="00335350"/>
    <w:rsid w:val="0035238B"/>
    <w:rsid w:val="00352EAF"/>
    <w:rsid w:val="003533A3"/>
    <w:rsid w:val="0035579F"/>
    <w:rsid w:val="003615A6"/>
    <w:rsid w:val="00371350"/>
    <w:rsid w:val="00386CE3"/>
    <w:rsid w:val="003A1CD1"/>
    <w:rsid w:val="003A5810"/>
    <w:rsid w:val="003A7633"/>
    <w:rsid w:val="003B3DBA"/>
    <w:rsid w:val="003C76EE"/>
    <w:rsid w:val="003D020F"/>
    <w:rsid w:val="003D37B3"/>
    <w:rsid w:val="00442874"/>
    <w:rsid w:val="00454530"/>
    <w:rsid w:val="004559BF"/>
    <w:rsid w:val="0046721D"/>
    <w:rsid w:val="004776F9"/>
    <w:rsid w:val="0048005E"/>
    <w:rsid w:val="004856F0"/>
    <w:rsid w:val="00486A97"/>
    <w:rsid w:val="004978B5"/>
    <w:rsid w:val="004D29EE"/>
    <w:rsid w:val="004E29F1"/>
    <w:rsid w:val="004E679D"/>
    <w:rsid w:val="005136E1"/>
    <w:rsid w:val="00516D01"/>
    <w:rsid w:val="005315E0"/>
    <w:rsid w:val="00535206"/>
    <w:rsid w:val="005429E9"/>
    <w:rsid w:val="00545FAD"/>
    <w:rsid w:val="005543FB"/>
    <w:rsid w:val="00564BD3"/>
    <w:rsid w:val="00573084"/>
    <w:rsid w:val="00574562"/>
    <w:rsid w:val="005A33E5"/>
    <w:rsid w:val="005A4A7A"/>
    <w:rsid w:val="005A4E49"/>
    <w:rsid w:val="005A5A0B"/>
    <w:rsid w:val="005B5877"/>
    <w:rsid w:val="005C5C59"/>
    <w:rsid w:val="005E0553"/>
    <w:rsid w:val="005E1C2F"/>
    <w:rsid w:val="005E6A26"/>
    <w:rsid w:val="005F4521"/>
    <w:rsid w:val="00621C6E"/>
    <w:rsid w:val="00644844"/>
    <w:rsid w:val="00654214"/>
    <w:rsid w:val="00675514"/>
    <w:rsid w:val="00675C99"/>
    <w:rsid w:val="006E7ACD"/>
    <w:rsid w:val="006F19DB"/>
    <w:rsid w:val="006F29B0"/>
    <w:rsid w:val="00710340"/>
    <w:rsid w:val="007703A7"/>
    <w:rsid w:val="00782F8E"/>
    <w:rsid w:val="007941BD"/>
    <w:rsid w:val="007A5C79"/>
    <w:rsid w:val="007B4B58"/>
    <w:rsid w:val="007C2896"/>
    <w:rsid w:val="007D13FC"/>
    <w:rsid w:val="007D17F1"/>
    <w:rsid w:val="007D4C07"/>
    <w:rsid w:val="007D5697"/>
    <w:rsid w:val="007D7447"/>
    <w:rsid w:val="007F7059"/>
    <w:rsid w:val="00800407"/>
    <w:rsid w:val="00803DA8"/>
    <w:rsid w:val="00806270"/>
    <w:rsid w:val="00807130"/>
    <w:rsid w:val="00810AAA"/>
    <w:rsid w:val="008376AE"/>
    <w:rsid w:val="008464C5"/>
    <w:rsid w:val="0089092D"/>
    <w:rsid w:val="008A03AD"/>
    <w:rsid w:val="008A6A4F"/>
    <w:rsid w:val="008B0271"/>
    <w:rsid w:val="008F067A"/>
    <w:rsid w:val="0091406C"/>
    <w:rsid w:val="00932678"/>
    <w:rsid w:val="0094008B"/>
    <w:rsid w:val="00946763"/>
    <w:rsid w:val="009B26B4"/>
    <w:rsid w:val="009B27D1"/>
    <w:rsid w:val="009B2A94"/>
    <w:rsid w:val="009C125C"/>
    <w:rsid w:val="009C7A29"/>
    <w:rsid w:val="00A00C6E"/>
    <w:rsid w:val="00A1166E"/>
    <w:rsid w:val="00A1241A"/>
    <w:rsid w:val="00A142C6"/>
    <w:rsid w:val="00A2047B"/>
    <w:rsid w:val="00A250D7"/>
    <w:rsid w:val="00A536FE"/>
    <w:rsid w:val="00AA5FE5"/>
    <w:rsid w:val="00AE1B50"/>
    <w:rsid w:val="00AE64DB"/>
    <w:rsid w:val="00AF0664"/>
    <w:rsid w:val="00AF0E7C"/>
    <w:rsid w:val="00AF4116"/>
    <w:rsid w:val="00B0681F"/>
    <w:rsid w:val="00B07604"/>
    <w:rsid w:val="00B32E64"/>
    <w:rsid w:val="00B3335F"/>
    <w:rsid w:val="00B416CF"/>
    <w:rsid w:val="00B421CF"/>
    <w:rsid w:val="00B52810"/>
    <w:rsid w:val="00B63EE6"/>
    <w:rsid w:val="00B652FE"/>
    <w:rsid w:val="00B75669"/>
    <w:rsid w:val="00B805AE"/>
    <w:rsid w:val="00B93DDD"/>
    <w:rsid w:val="00BB1CDD"/>
    <w:rsid w:val="00BB7ADC"/>
    <w:rsid w:val="00BD6967"/>
    <w:rsid w:val="00BE17FB"/>
    <w:rsid w:val="00C05259"/>
    <w:rsid w:val="00C135C2"/>
    <w:rsid w:val="00C14FBA"/>
    <w:rsid w:val="00C20475"/>
    <w:rsid w:val="00C42838"/>
    <w:rsid w:val="00C52103"/>
    <w:rsid w:val="00C55324"/>
    <w:rsid w:val="00C5747F"/>
    <w:rsid w:val="00C656A6"/>
    <w:rsid w:val="00C6622F"/>
    <w:rsid w:val="00C71947"/>
    <w:rsid w:val="00C723D2"/>
    <w:rsid w:val="00C7299D"/>
    <w:rsid w:val="00C85481"/>
    <w:rsid w:val="00CD1BA0"/>
    <w:rsid w:val="00CE5385"/>
    <w:rsid w:val="00CF785F"/>
    <w:rsid w:val="00D02E38"/>
    <w:rsid w:val="00D0377F"/>
    <w:rsid w:val="00D07535"/>
    <w:rsid w:val="00D113DA"/>
    <w:rsid w:val="00D12714"/>
    <w:rsid w:val="00D15FC0"/>
    <w:rsid w:val="00D174C3"/>
    <w:rsid w:val="00D264CA"/>
    <w:rsid w:val="00D41D9E"/>
    <w:rsid w:val="00D562E0"/>
    <w:rsid w:val="00D60E33"/>
    <w:rsid w:val="00D8584B"/>
    <w:rsid w:val="00D91AF2"/>
    <w:rsid w:val="00DB1416"/>
    <w:rsid w:val="00DB6A55"/>
    <w:rsid w:val="00DC7C2C"/>
    <w:rsid w:val="00DD0B93"/>
    <w:rsid w:val="00DE1AFF"/>
    <w:rsid w:val="00E02C53"/>
    <w:rsid w:val="00E33AF6"/>
    <w:rsid w:val="00E374CF"/>
    <w:rsid w:val="00E37DA0"/>
    <w:rsid w:val="00E43CC5"/>
    <w:rsid w:val="00E618A4"/>
    <w:rsid w:val="00E82769"/>
    <w:rsid w:val="00E9677F"/>
    <w:rsid w:val="00EB05FD"/>
    <w:rsid w:val="00EB60A5"/>
    <w:rsid w:val="00EB661F"/>
    <w:rsid w:val="00ED7DA0"/>
    <w:rsid w:val="00EE08CB"/>
    <w:rsid w:val="00EE44DF"/>
    <w:rsid w:val="00F1092A"/>
    <w:rsid w:val="00F23764"/>
    <w:rsid w:val="00F246E1"/>
    <w:rsid w:val="00F329D3"/>
    <w:rsid w:val="00F468DB"/>
    <w:rsid w:val="00F72449"/>
    <w:rsid w:val="00F81557"/>
    <w:rsid w:val="00F86FEB"/>
    <w:rsid w:val="00F935F1"/>
    <w:rsid w:val="00F964AE"/>
    <w:rsid w:val="00FA6496"/>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F1A9F-9A3E-4A72-BB31-66F344350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1</TotalTime>
  <Pages>12</Pages>
  <Words>5576</Words>
  <Characters>30111</Characters>
  <Application>Microsoft Office Word</Application>
  <DocSecurity>0</DocSecurity>
  <Lines>250</Lines>
  <Paragraphs>71</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5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00</cp:revision>
  <cp:lastPrinted>2001-08-21T07:59:00Z</cp:lastPrinted>
  <dcterms:created xsi:type="dcterms:W3CDTF">2020-03-21T18:01:00Z</dcterms:created>
  <dcterms:modified xsi:type="dcterms:W3CDTF">2020-03-25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